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5157D6" w14:textId="77777777" w:rsidR="00845D7E" w:rsidRPr="00D12C31" w:rsidRDefault="00845D7E" w:rsidP="00D05A66">
      <w:pPr>
        <w:rPr>
          <w:rFonts w:ascii="Times New Roman" w:hAnsi="Times New Roman" w:cs="Times New Roman"/>
        </w:rPr>
      </w:pPr>
      <w:r w:rsidRPr="00D12C31">
        <w:rPr>
          <w:rFonts w:ascii="Times New Roman" w:hAnsi="Times New Roman" w:cs="Times New Roman"/>
        </w:rPr>
        <w:t xml:space="preserve">The documentary film </w:t>
      </w:r>
      <w:r w:rsidRPr="00D12C31">
        <w:rPr>
          <w:rFonts w:ascii="Times New Roman" w:hAnsi="Times New Roman" w:cs="Times New Roman"/>
          <w:i/>
          <w:iCs/>
        </w:rPr>
        <w:t>Code of the Freaks</w:t>
      </w:r>
      <w:r w:rsidRPr="00D12C31">
        <w:rPr>
          <w:rFonts w:ascii="Times New Roman" w:hAnsi="Times New Roman" w:cs="Times New Roman"/>
        </w:rPr>
        <w:t xml:space="preserve"> looks at how disability is shown in American film. Designed to be enjoyed by both academic and non-academic communities, the film’s main goal is “to capture the conversations that we and those within our communities were so desperate to have, hoping that these conversations could also have a wider audience and reach” </w:t>
      </w:r>
      <w:r w:rsidRPr="00D12C31">
        <w:rPr>
          <w:rFonts w:ascii="Times New Roman" w:hAnsi="Times New Roman" w:cs="Times New Roman"/>
        </w:rPr>
        <w:fldChar w:fldCharType="begin"/>
      </w:r>
      <w:r w:rsidRPr="00D12C31">
        <w:rPr>
          <w:rFonts w:ascii="Times New Roman" w:hAnsi="Times New Roman" w:cs="Times New Roman"/>
        </w:rPr>
        <w:instrText xml:space="preserve"> ADDIN ZOTERO_ITEM CSL_CITATION {"citationID":"glyXciOe","properties":{"formattedCitation":"(Chasnoff et al., n.d.)","plainCitation":"(Chasnoff et al., n.d.)","noteIndex":0},"citationItems":[{"id":2157,"uris":["http://zotero.org/users/1388913/items/MAZYRJGB"],"uri":["http://zotero.org/users/1388913/items/MAZYRJGB"],"itemData":{"id":2157,"type":"webpage","container-title":"Code of the Freaks","language":"en-US","title":"About the Film","URL":"https://www.codeofthefreaks.com/about-the-film","author":[{"family":"Chasnoff","given":"Salome"},{"family":"Nussbaum","given":"Susan"},{"family":"Patsavas","given":"Alyson"},{"family":"Sandahl","given":"Carrie"}],"accessed":{"date-parts":[["2021",8,23]]}}}],"schema":"https://github.com/citation-style-language/schema/raw/master/csl-citation.json"} </w:instrText>
      </w:r>
      <w:r w:rsidRPr="00D12C31">
        <w:rPr>
          <w:rFonts w:ascii="Times New Roman" w:hAnsi="Times New Roman" w:cs="Times New Roman"/>
        </w:rPr>
        <w:fldChar w:fldCharType="separate"/>
      </w:r>
      <w:r w:rsidRPr="00D12C31">
        <w:rPr>
          <w:rFonts w:ascii="Times New Roman" w:hAnsi="Times New Roman" w:cs="Times New Roman"/>
        </w:rPr>
        <w:t>(</w:t>
      </w:r>
      <w:proofErr w:type="spellStart"/>
      <w:r w:rsidRPr="00D12C31">
        <w:rPr>
          <w:rFonts w:ascii="Times New Roman" w:hAnsi="Times New Roman" w:cs="Times New Roman"/>
        </w:rPr>
        <w:t>Chasnoff</w:t>
      </w:r>
      <w:proofErr w:type="spellEnd"/>
      <w:r w:rsidRPr="00D12C31">
        <w:rPr>
          <w:rFonts w:ascii="Times New Roman" w:hAnsi="Times New Roman" w:cs="Times New Roman"/>
        </w:rPr>
        <w:t xml:space="preserve"> et al., n.d.)</w:t>
      </w:r>
      <w:r w:rsidRPr="00D12C31">
        <w:rPr>
          <w:rFonts w:ascii="Times New Roman" w:hAnsi="Times New Roman" w:cs="Times New Roman"/>
        </w:rPr>
        <w:fldChar w:fldCharType="end"/>
      </w:r>
      <w:r w:rsidRPr="00D12C31">
        <w:rPr>
          <w:rFonts w:ascii="Times New Roman" w:hAnsi="Times New Roman" w:cs="Times New Roman"/>
        </w:rPr>
        <w:t>. This brief review outlines some of the key things the film tries to say connects it to research that is happening in media studies and disability studies.</w:t>
      </w:r>
    </w:p>
    <w:p w14:paraId="74A40655" w14:textId="77777777" w:rsidR="00845D7E" w:rsidRPr="00D12C31" w:rsidRDefault="00845D7E" w:rsidP="00D12C31">
      <w:pPr>
        <w:spacing w:line="480" w:lineRule="auto"/>
        <w:rPr>
          <w:rFonts w:ascii="Times New Roman" w:hAnsi="Times New Roman" w:cs="Times New Roman"/>
        </w:rPr>
      </w:pPr>
    </w:p>
    <w:sectPr w:rsidR="00845D7E" w:rsidRPr="00D12C3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45D7E"/>
    <w:rsid w:val="00845D7E"/>
    <w:rsid w:val="009B7B45"/>
    <w:rsid w:val="00D05A66"/>
    <w:rsid w:val="00D12C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BA5E245"/>
  <w15:chartTrackingRefBased/>
  <w15:docId w15:val="{A7658DCE-BD88-2B46-ABF1-F04D7F3D82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5D7E"/>
    <w:rPr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99</Words>
  <Characters>1139</Characters>
  <Application>Microsoft Office Word</Application>
  <DocSecurity>0</DocSecurity>
  <Lines>9</Lines>
  <Paragraphs>2</Paragraphs>
  <ScaleCrop>false</ScaleCrop>
  <Company/>
  <LinksUpToDate>false</LinksUpToDate>
  <CharactersWithSpaces>13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2</cp:revision>
  <dcterms:created xsi:type="dcterms:W3CDTF">2022-02-02T17:36:00Z</dcterms:created>
  <dcterms:modified xsi:type="dcterms:W3CDTF">2022-02-02T17:36:00Z</dcterms:modified>
</cp:coreProperties>
</file>